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70D29562" w14:textId="6AE58E61" w:rsidR="002B2E55" w:rsidRPr="005A03B6" w:rsidRDefault="004421D9" w:rsidP="005A03B6">
      <w:pPr>
        <w:rPr>
          <w:b/>
          <w:bCs/>
          <w:lang w:val="en-AU"/>
        </w:rPr>
      </w:pPr>
      <w:r w:rsidRPr="00CB2CE3">
        <w:rPr>
          <w:b/>
          <w:bCs/>
          <w:sz w:val="32"/>
          <w:szCs w:val="32"/>
          <w:lang w:val="en-AU"/>
        </w:rPr>
        <w:t>Introduction</w:t>
      </w: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534641A6" w14:textId="627BDB55"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6CCA85CB" w:rsidR="008164CB" w:rsidRPr="005A03B6" w:rsidRDefault="004421D9">
      <w:pPr>
        <w:rPr>
          <w:b/>
          <w:bCs/>
          <w:sz w:val="32"/>
          <w:szCs w:val="32"/>
          <w:lang w:val="en-AU"/>
        </w:rPr>
      </w:pPr>
      <w:r w:rsidRPr="00CB2CE3">
        <w:rPr>
          <w:b/>
          <w:bCs/>
          <w:sz w:val="32"/>
          <w:szCs w:val="32"/>
          <w:lang w:val="en-AU"/>
        </w:rPr>
        <w:t>System Overview</w:t>
      </w:r>
    </w:p>
    <w:p w14:paraId="4CC5D26B" w14:textId="6FFB79EC"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w:t>
      </w:r>
      <w:r w:rsidR="00E15082">
        <w:rPr>
          <w:lang w:val="en-AU"/>
        </w:rPr>
        <w:t>Transmission</w:t>
      </w:r>
      <w:r w:rsidR="00D06130" w:rsidRPr="00783C04">
        <w:rPr>
          <w:lang w:val="en-AU"/>
        </w:rPr>
        <w:t xml:space="preserve">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182C8BC9" w14:textId="77777777" w:rsidR="005A03B6" w:rsidRDefault="005A03B6" w:rsidP="00070778">
      <w:pPr>
        <w:jc w:val="both"/>
        <w:rPr>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4C3B3796">
            <wp:extent cx="7427758" cy="2352675"/>
            <wp:effectExtent l="0" t="0" r="190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53732" cy="2360902"/>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6608D720" w14:textId="7C31C6FB" w:rsidR="0097476E" w:rsidRPr="004421D9" w:rsidRDefault="007A67F8" w:rsidP="00E715AF">
      <w:pPr>
        <w:jc w:val="both"/>
        <w:rPr>
          <w:lang w:val="en-AU"/>
        </w:rPr>
      </w:pPr>
      <w:r w:rsidRPr="00862BBE">
        <w:rPr>
          <w:lang w:val="en-AU"/>
        </w:rPr>
        <w:t>ds-jobs.xml file – contains the output of processed job after the connection is closed.</w:t>
      </w: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B29F0B7" w14:textId="788C86B7" w:rsidR="00070695" w:rsidRDefault="00C37FE2" w:rsidP="006F1025">
      <w:pPr>
        <w:jc w:val="both"/>
        <w:rPr>
          <w:rFonts w:ascii="Calibri" w:hAnsi="Calibri" w:cs="Calibri"/>
        </w:rPr>
      </w:pPr>
      <w:r>
        <w:rPr>
          <w:rFonts w:ascii="Calibri" w:hAnsi="Calibri" w:cs="Calibri"/>
        </w:rPr>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6F1025">
      <w:pPr>
        <w:jc w:val="both"/>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6F1025">
      <w:pPr>
        <w:jc w:val="both"/>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r w:rsidRPr="0040294C">
        <w:rPr>
          <w:rFonts w:ascii="Calibri" w:hAnsi="Calibri" w:cs="Calibri"/>
          <w:i/>
          <w:iCs/>
        </w:rPr>
        <w:t>ProtocolHandler</w:t>
      </w:r>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6F1025">
      <w:pPr>
        <w:jc w:val="both"/>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6F1025">
      <w:pPr>
        <w:spacing w:after="0"/>
        <w:jc w:val="both"/>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6F1025">
      <w:pPr>
        <w:pStyle w:val="ListParagraph"/>
        <w:numPr>
          <w:ilvl w:val="0"/>
          <w:numId w:val="3"/>
        </w:numPr>
        <w:jc w:val="both"/>
        <w:rPr>
          <w:rFonts w:ascii="Calibri" w:hAnsi="Calibri" w:cs="Calibri"/>
        </w:rPr>
      </w:pPr>
      <w:r w:rsidRPr="00967193">
        <w:rPr>
          <w:rFonts w:ascii="Calibri" w:hAnsi="Calibri" w:cs="Calibri"/>
        </w:rPr>
        <w:t xml:space="preserve">The </w:t>
      </w:r>
      <w:r w:rsidRPr="00967193">
        <w:rPr>
          <w:rFonts w:ascii="Calibri" w:hAnsi="Calibri" w:cs="Calibri"/>
          <w:i/>
          <w:iCs/>
        </w:rPr>
        <w:t>SystemInformation</w:t>
      </w:r>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r w:rsidRPr="00E92E13">
        <w:rPr>
          <w:rStyle w:val="SubtleEmphasis"/>
        </w:rPr>
        <w:t>Action(ActionIntent.SEND_MESSAGE,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77B373FB" w:rsidR="004421D9" w:rsidRDefault="004421D9" w:rsidP="004421D9">
      <w:pPr>
        <w:rPr>
          <w:b/>
          <w:bCs/>
          <w:sz w:val="32"/>
          <w:szCs w:val="32"/>
          <w:lang w:val="en-AU"/>
        </w:rPr>
      </w:pPr>
      <w:r w:rsidRPr="00CB2CE3">
        <w:rPr>
          <w:b/>
          <w:bCs/>
          <w:sz w:val="32"/>
          <w:szCs w:val="32"/>
          <w:lang w:val="en-AU"/>
        </w:rPr>
        <w:lastRenderedPageBreak/>
        <w:t>Implementation</w:t>
      </w:r>
    </w:p>
    <w:p w14:paraId="41126452" w14:textId="77777777" w:rsidR="00E715AF" w:rsidRDefault="00E715AF" w:rsidP="002D1C62">
      <w:pPr>
        <w:jc w:val="both"/>
      </w:pPr>
      <w:r>
        <w:t xml:space="preserve">Our client was implemented in Java version 15, the latest version of Java when the project was commenced. Specifically, it was developed using the Adopt JDK, an open source implementation of the Java development kit. The team members used a combination of Jetbrains’ IntelliJ IDEA and Microsoft’s Visual Studio Code to develop the client. The client was tested on Ubuntu 20.04 LTS in a virtual machine. </w:t>
      </w:r>
    </w:p>
    <w:p w14:paraId="3A754CDC" w14:textId="01A3A404" w:rsidR="00E715AF" w:rsidRDefault="00E715AF" w:rsidP="002D1C62">
      <w:pPr>
        <w:jc w:val="both"/>
      </w:pPr>
      <w:r>
        <w:t>With Java 15, we could use several language features not available on previous versions of Java. A notable example is the enhanced switch statement used throughout the project, available since Java 14. We made extensive use of the Java standard library, including for TCP socket connections, XML parsing and I/O handling. No other third-party libraries were included in the project.</w:t>
      </w:r>
    </w:p>
    <w:p w14:paraId="7DD7EB6B" w14:textId="4D5566C6" w:rsidR="00E715AF" w:rsidRPr="00E715AF" w:rsidRDefault="00E715AF" w:rsidP="002D1C62">
      <w:pPr>
        <w:jc w:val="both"/>
      </w:pPr>
      <w:r>
        <w:t xml:space="preserve">Our client implementation includes a </w:t>
      </w:r>
      <w:r>
        <w:rPr>
          <w:i/>
          <w:iCs/>
        </w:rPr>
        <w:t xml:space="preserve">ProtocolHandler </w:t>
      </w:r>
      <w:r>
        <w:t xml:space="preserve">interface, of which there are several implementing classes. This interface is key to the strategy design pattern discussed above. The client main method passes all messages received from the DS-Sim server as strings to the </w:t>
      </w:r>
      <w:r w:rsidRPr="002D4FE2">
        <w:rPr>
          <w:i/>
          <w:iCs/>
        </w:rPr>
        <w:t>ProtocolHandler</w:t>
      </w:r>
      <w:r>
        <w:rPr>
          <w:i/>
          <w:iCs/>
        </w:rPr>
        <w:t xml:space="preserve"> </w:t>
      </w:r>
      <w:r>
        <w:t xml:space="preserve">via the </w:t>
      </w:r>
      <w:r w:rsidRPr="002D4FE2">
        <w:rPr>
          <w:i/>
          <w:iCs/>
        </w:rPr>
        <w:t>onReceiveMessage</w:t>
      </w:r>
      <w:r>
        <w:t xml:space="preserve"> method. The class is then able to process this message in any way, and return an </w:t>
      </w:r>
      <w:r>
        <w:rPr>
          <w:i/>
          <w:iCs/>
        </w:rPr>
        <w:t>Action</w:t>
      </w:r>
      <w:r>
        <w:t xml:space="preserve"> object describing the desired response. Depending on the protocol state, the main method passes messages to a different implementation of </w:t>
      </w:r>
      <w:r>
        <w:rPr>
          <w:i/>
          <w:iCs/>
        </w:rPr>
        <w:t xml:space="preserve">ProtocolHandler, </w:t>
      </w:r>
      <w:r>
        <w:t xml:space="preserve">for example </w:t>
      </w:r>
      <w:r>
        <w:rPr>
          <w:i/>
          <w:iCs/>
        </w:rPr>
        <w:t>HandshakeProtocolHandler</w:t>
      </w:r>
      <w:r>
        <w:t xml:space="preserve"> implements only the first two messages, after which the client begins processing messages in the </w:t>
      </w:r>
      <w:r>
        <w:rPr>
          <w:i/>
          <w:iCs/>
        </w:rPr>
        <w:t>AuthenticationProtocolHandler</w:t>
      </w:r>
      <w:r>
        <w:t xml:space="preserve">. </w:t>
      </w:r>
    </w:p>
    <w:p w14:paraId="4C5C6C0F" w14:textId="0CA65A66" w:rsidR="00241859" w:rsidRDefault="00225381" w:rsidP="006F1025">
      <w:pPr>
        <w:jc w:val="both"/>
        <w:rPr>
          <w:lang w:val="en-AU"/>
        </w:rPr>
      </w:pPr>
      <w:r>
        <w:rPr>
          <w:lang w:val="en-AU"/>
        </w:rPr>
        <w:t xml:space="preserve">The Job and </w:t>
      </w:r>
      <w:r w:rsidR="00906D4C">
        <w:rPr>
          <w:lang w:val="en-AU"/>
        </w:rPr>
        <w:t>S</w:t>
      </w:r>
      <w:r>
        <w:rPr>
          <w:lang w:val="en-AU"/>
        </w:rPr>
        <w:t xml:space="preserve">erver class </w:t>
      </w:r>
      <w:r w:rsidR="0037507D">
        <w:rPr>
          <w:lang w:val="en-AU"/>
        </w:rPr>
        <w:t xml:space="preserve">components of the client were </w:t>
      </w:r>
      <w:r>
        <w:rPr>
          <w:lang w:val="en-AU"/>
        </w:rPr>
        <w:t xml:space="preserve">both designed </w:t>
      </w:r>
      <w:r w:rsidR="00D87CE8">
        <w:rPr>
          <w:lang w:val="en-AU"/>
        </w:rPr>
        <w:t>in a similar</w:t>
      </w:r>
      <w:r>
        <w:rPr>
          <w:lang w:val="en-AU"/>
        </w:rPr>
        <w:t xml:space="preserve"> way as to hold data about jobs and servers available respectively</w:t>
      </w:r>
      <w:r w:rsidR="00241859">
        <w:rPr>
          <w:lang w:val="en-AU"/>
        </w:rPr>
        <w:t xml:space="preserve">; while they </w:t>
      </w:r>
      <w:r w:rsidR="00650777">
        <w:rPr>
          <w:lang w:val="en-AU"/>
        </w:rPr>
        <w:t xml:space="preserve">don’t </w:t>
      </w:r>
      <w:r w:rsidR="00241859">
        <w:rPr>
          <w:lang w:val="en-AU"/>
        </w:rPr>
        <w:t xml:space="preserve">use </w:t>
      </w:r>
      <w:r w:rsidR="00650777">
        <w:rPr>
          <w:lang w:val="en-AU"/>
        </w:rPr>
        <w:t xml:space="preserve">any specific technologies or </w:t>
      </w:r>
      <w:r w:rsidR="00A87CAC">
        <w:rPr>
          <w:lang w:val="en-AU"/>
        </w:rPr>
        <w:t>software libraries</w:t>
      </w:r>
      <w:r w:rsidR="004F4803">
        <w:rPr>
          <w:lang w:val="en-AU"/>
        </w:rPr>
        <w:t xml:space="preserve"> they were designed around data and their data structure hopefully shows that</w:t>
      </w:r>
      <w:r>
        <w:rPr>
          <w:lang w:val="en-AU"/>
        </w:rPr>
        <w:t>.</w:t>
      </w:r>
      <w:r w:rsidR="00F56408">
        <w:rPr>
          <w:lang w:val="en-AU"/>
        </w:rPr>
        <w:t xml:space="preserve"> </w:t>
      </w:r>
      <w:r w:rsidR="007B0E8E">
        <w:rPr>
          <w:lang w:val="en-AU"/>
        </w:rPr>
        <w:t>These classes use a data structure mix of data storage as well as state storage for the intended use for every instance of a job or a server to be a new object of the class.</w:t>
      </w:r>
      <w:r w:rsidR="00AA0D64">
        <w:rPr>
          <w:lang w:val="en-AU"/>
        </w:rPr>
        <w:t xml:space="preserve"> </w:t>
      </w:r>
      <w:r w:rsidR="00DE20D1">
        <w:rPr>
          <w:lang w:val="en-AU"/>
        </w:rPr>
        <w:t xml:space="preserve">These classes contain a constructor that is used when creating a new instance object </w:t>
      </w:r>
      <w:r w:rsidR="0042538F">
        <w:rPr>
          <w:lang w:val="en-AU"/>
        </w:rPr>
        <w:t>which forwards the data into local variables to be stored in that specific instance of the class, allowing for multiple jobs or servers to exist at one time.</w:t>
      </w:r>
      <w:r w:rsidR="006F1025">
        <w:rPr>
          <w:lang w:val="en-AU"/>
        </w:rPr>
        <w:t xml:space="preserve"> Additionally, we added the ability to store the current job and server state inside each instance which further improved the</w:t>
      </w:r>
      <w:r w:rsidR="00B36F64">
        <w:rPr>
          <w:lang w:val="en-AU"/>
        </w:rPr>
        <w:t xml:space="preserve"> </w:t>
      </w:r>
      <w:r w:rsidR="009F2757">
        <w:rPr>
          <w:lang w:val="en-AU"/>
        </w:rPr>
        <w:t>compatibility</w:t>
      </w:r>
      <w:r w:rsidR="006F1025">
        <w:rPr>
          <w:lang w:val="en-AU"/>
        </w:rPr>
        <w:t xml:space="preserve"> with our </w:t>
      </w:r>
      <w:r w:rsidR="0067530F">
        <w:rPr>
          <w:lang w:val="en-AU"/>
        </w:rPr>
        <w:t>general</w:t>
      </w:r>
      <w:r w:rsidR="00B77D40">
        <w:rPr>
          <w:lang w:val="en-AU"/>
        </w:rPr>
        <w:t xml:space="preserve"> state</w:t>
      </w:r>
      <w:r w:rsidR="006F1025">
        <w:rPr>
          <w:lang w:val="en-AU"/>
        </w:rPr>
        <w:t xml:space="preserve"> </w:t>
      </w:r>
      <w:r w:rsidR="001975E0">
        <w:rPr>
          <w:lang w:val="en-AU"/>
        </w:rPr>
        <w:t xml:space="preserve">machine </w:t>
      </w:r>
      <w:r w:rsidR="006F1025">
        <w:rPr>
          <w:lang w:val="en-AU"/>
        </w:rPr>
        <w:t>design</w:t>
      </w:r>
      <w:r w:rsidR="0078543C">
        <w:rPr>
          <w:lang w:val="en-AU"/>
        </w:rPr>
        <w:t>.</w:t>
      </w:r>
      <w:r w:rsidR="00DC1113">
        <w:rPr>
          <w:lang w:val="en-AU"/>
        </w:rPr>
        <w:t xml:space="preserve"> </w:t>
      </w:r>
      <w:r w:rsidR="0042538F">
        <w:rPr>
          <w:lang w:val="en-AU"/>
        </w:rPr>
        <w:t xml:space="preserve">These two classes </w:t>
      </w:r>
      <w:r w:rsidR="008D216B">
        <w:rPr>
          <w:lang w:val="en-AU"/>
        </w:rPr>
        <w:t>fit into the client as a whole by giving it the functionality to remember</w:t>
      </w:r>
      <w:r w:rsidR="001D4A6C">
        <w:rPr>
          <w:lang w:val="en-AU"/>
        </w:rPr>
        <w:t xml:space="preserve"> which is essential for it to be able to </w:t>
      </w:r>
      <w:r w:rsidR="00F97C15">
        <w:rPr>
          <w:lang w:val="en-AU"/>
        </w:rPr>
        <w:t>perform scheduling tasks</w:t>
      </w:r>
      <w:r w:rsidR="00F57057">
        <w:rPr>
          <w:lang w:val="en-AU"/>
        </w:rPr>
        <w:t>.</w:t>
      </w:r>
      <w:r w:rsidR="000A19FF">
        <w:rPr>
          <w:lang w:val="en-AU"/>
        </w:rPr>
        <w:t xml:space="preserve"> </w:t>
      </w:r>
      <w:r w:rsidR="00906D4C">
        <w:rPr>
          <w:lang w:val="en-AU"/>
        </w:rPr>
        <w:t xml:space="preserve">These components of the client were designed and </w:t>
      </w:r>
      <w:r w:rsidR="00A31525">
        <w:rPr>
          <w:lang w:val="en-AU"/>
        </w:rPr>
        <w:t>initially</w:t>
      </w:r>
      <w:r w:rsidR="00906D4C">
        <w:rPr>
          <w:lang w:val="en-AU"/>
        </w:rPr>
        <w:t xml:space="preserve"> implemented by Jarrod with </w:t>
      </w:r>
      <w:r w:rsidR="00A31525">
        <w:rPr>
          <w:lang w:val="en-AU"/>
        </w:rPr>
        <w:t xml:space="preserve">multiple small refactors </w:t>
      </w:r>
      <w:r w:rsidR="001F6203">
        <w:rPr>
          <w:lang w:val="en-AU"/>
        </w:rPr>
        <w:t xml:space="preserve">along with </w:t>
      </w:r>
      <w:r w:rsidR="00906D4C">
        <w:rPr>
          <w:lang w:val="en-AU"/>
        </w:rPr>
        <w:t>Luke refactoring general code and shaping it into the Action state system we had developed.</w:t>
      </w:r>
    </w:p>
    <w:p w14:paraId="659A0A7A" w14:textId="5FC11B1C" w:rsidR="00616C35" w:rsidRDefault="002D1C62" w:rsidP="002D1C62">
      <w:pPr>
        <w:jc w:val="both"/>
        <w:rPr>
          <w:lang w:val="en-AU"/>
        </w:rPr>
      </w:pPr>
      <w:r>
        <w:rPr>
          <w:lang w:val="en-AU"/>
        </w:rPr>
        <w:t xml:space="preserve">The SystemInfomation class </w:t>
      </w:r>
      <w:r w:rsidR="0097476E">
        <w:rPr>
          <w:lang w:val="en-AU"/>
        </w:rPr>
        <w:t>is loosely coupled</w:t>
      </w:r>
      <w:r w:rsidR="00C32F80">
        <w:rPr>
          <w:lang w:val="en-AU"/>
        </w:rPr>
        <w:t xml:space="preserve"> with the server class</w:t>
      </w:r>
      <w:r w:rsidR="00DD3035">
        <w:rPr>
          <w:lang w:val="en-AU"/>
        </w:rPr>
        <w:t xml:space="preserve"> as well as a general loose coupling with the o</w:t>
      </w:r>
      <w:r w:rsidR="00032523">
        <w:rPr>
          <w:lang w:val="en-AU"/>
        </w:rPr>
        <w:t xml:space="preserve">verall client, acting as </w:t>
      </w:r>
      <w:r w:rsidR="00304C56">
        <w:rPr>
          <w:lang w:val="en-AU"/>
        </w:rPr>
        <w:t>an</w:t>
      </w:r>
      <w:r w:rsidR="00032523">
        <w:rPr>
          <w:lang w:val="en-AU"/>
        </w:rPr>
        <w:t xml:space="preserve"> umbrella global class</w:t>
      </w:r>
      <w:r w:rsidR="00304C56">
        <w:rPr>
          <w:lang w:val="en-AU"/>
        </w:rPr>
        <w:t xml:space="preserve"> to store </w:t>
      </w:r>
      <w:r w:rsidR="00680009">
        <w:rPr>
          <w:lang w:val="en-AU"/>
        </w:rPr>
        <w:t>globally accessible server objects</w:t>
      </w:r>
      <w:r w:rsidR="00680009">
        <w:rPr>
          <w:lang w:val="en-AU"/>
        </w:rPr>
        <w:t xml:space="preserve"> as well as</w:t>
      </w:r>
      <w:r w:rsidR="00DA4B23">
        <w:rPr>
          <w:lang w:val="en-AU"/>
        </w:rPr>
        <w:t xml:space="preserve"> </w:t>
      </w:r>
      <w:r w:rsidR="00304C56">
        <w:rPr>
          <w:lang w:val="en-AU"/>
        </w:rPr>
        <w:t>all basic client-server connection argument</w:t>
      </w:r>
      <w:r w:rsidR="00680009">
        <w:rPr>
          <w:lang w:val="en-AU"/>
        </w:rPr>
        <w:t>s</w:t>
      </w:r>
      <w:r w:rsidR="00032523">
        <w:rPr>
          <w:lang w:val="en-AU"/>
        </w:rPr>
        <w:t>.</w:t>
      </w:r>
      <w:r w:rsidR="00304C56">
        <w:rPr>
          <w:lang w:val="en-AU"/>
        </w:rPr>
        <w:t xml:space="preserve"> When designing this class, we chose to use the singleton design pattern as i</w:t>
      </w:r>
      <w:r w:rsidR="00664A95">
        <w:rPr>
          <w:lang w:val="en-AU"/>
        </w:rPr>
        <w:t>t</w:t>
      </w:r>
      <w:r w:rsidR="00304C56">
        <w:rPr>
          <w:lang w:val="en-AU"/>
        </w:rPr>
        <w:t xml:space="preserve"> felt the best suited for the behaviour expected.</w:t>
      </w:r>
      <w:r w:rsidR="000772A2">
        <w:rPr>
          <w:lang w:val="en-AU"/>
        </w:rPr>
        <w:t xml:space="preserve"> </w:t>
      </w:r>
      <w:r w:rsidR="00995286">
        <w:rPr>
          <w:lang w:val="en-AU"/>
        </w:rPr>
        <w:t>Inside SystemInfomation, we</w:t>
      </w:r>
      <w:r w:rsidR="00A1429B">
        <w:rPr>
          <w:lang w:val="en-AU"/>
        </w:rPr>
        <w:t xml:space="preserve"> imported </w:t>
      </w:r>
      <w:r w:rsidR="00E8796D">
        <w:rPr>
          <w:lang w:val="en-AU"/>
        </w:rPr>
        <w:t>and</w:t>
      </w:r>
      <w:r w:rsidR="00995286">
        <w:rPr>
          <w:lang w:val="en-AU"/>
        </w:rPr>
        <w:t xml:space="preserve"> used </w:t>
      </w:r>
      <w:r w:rsidR="00D27699">
        <w:rPr>
          <w:lang w:val="en-AU"/>
        </w:rPr>
        <w:t>the</w:t>
      </w:r>
      <w:r w:rsidR="00995286">
        <w:rPr>
          <w:lang w:val="en-AU"/>
        </w:rPr>
        <w:t xml:space="preserve"> </w:t>
      </w:r>
      <w:r w:rsidR="00AC3D88">
        <w:rPr>
          <w:lang w:val="en-AU"/>
        </w:rPr>
        <w:t>ArrayList</w:t>
      </w:r>
      <w:r w:rsidR="00995286">
        <w:rPr>
          <w:lang w:val="en-AU"/>
        </w:rPr>
        <w:t xml:space="preserve"> data structure of type server to store a multidimensional array of server objects</w:t>
      </w:r>
      <w:r w:rsidR="004C61AE">
        <w:rPr>
          <w:lang w:val="en-AU"/>
        </w:rPr>
        <w:t xml:space="preserve"> with an accompanying addServer function and mostCores function to add servers and return the largest server in relation to their core counts, respectively.</w:t>
      </w:r>
      <w:r w:rsidR="00C821B0">
        <w:rPr>
          <w:lang w:val="en-AU"/>
        </w:rPr>
        <w:t xml:space="preserve"> This class was originally designed and developed by Jarrod again </w:t>
      </w:r>
      <w:r w:rsidR="00A57B08">
        <w:rPr>
          <w:lang w:val="en-AU"/>
        </w:rPr>
        <w:t xml:space="preserve">with help from Fred and with </w:t>
      </w:r>
      <w:r w:rsidR="00C821B0">
        <w:rPr>
          <w:lang w:val="en-AU"/>
        </w:rPr>
        <w:t>later</w:t>
      </w:r>
      <w:r w:rsidR="00616C35">
        <w:rPr>
          <w:lang w:val="en-AU"/>
        </w:rPr>
        <w:t xml:space="preserve"> </w:t>
      </w:r>
      <w:r w:rsidR="00C821B0">
        <w:rPr>
          <w:lang w:val="en-AU"/>
        </w:rPr>
        <w:t xml:space="preserve">refactoring the singleton class </w:t>
      </w:r>
      <w:r w:rsidR="00616C35">
        <w:rPr>
          <w:lang w:val="en-AU"/>
        </w:rPr>
        <w:t>into a static class which still performed the same but with less code</w:t>
      </w:r>
      <w:r w:rsidR="00995286">
        <w:rPr>
          <w:lang w:val="en-AU"/>
        </w:rPr>
        <w:t xml:space="preserve"> by Luke.</w:t>
      </w:r>
    </w:p>
    <w:p w14:paraId="54A608C0" w14:textId="0F8094AF" w:rsidR="005C664C" w:rsidRDefault="005C664C" w:rsidP="008406CF">
      <w:pPr>
        <w:rPr>
          <w:lang w:val="en-AU"/>
        </w:rPr>
      </w:pPr>
    </w:p>
    <w:p w14:paraId="624999FC" w14:textId="3CA54591" w:rsidR="00EF73B0" w:rsidRDefault="00EF73B0" w:rsidP="008406CF">
      <w:pPr>
        <w:rPr>
          <w:lang w:val="en-AU"/>
        </w:rPr>
      </w:pPr>
    </w:p>
    <w:p w14:paraId="6CA64823" w14:textId="5ABF4545" w:rsidR="0076201D" w:rsidRDefault="0076201D" w:rsidP="002D1C62">
      <w:pPr>
        <w:jc w:val="both"/>
        <w:rPr>
          <w:color w:val="00B050"/>
          <w:lang w:val="en-AU"/>
        </w:rPr>
      </w:pPr>
      <w:r>
        <w:rPr>
          <w:color w:val="00B050"/>
          <w:lang w:val="en-AU"/>
        </w:rPr>
        <w:t>To parse the ds-system.xml file</w:t>
      </w:r>
      <w:r w:rsidR="00F1512C">
        <w:rPr>
          <w:color w:val="00B050"/>
          <w:lang w:val="en-AU"/>
        </w:rPr>
        <w:t>,</w:t>
      </w:r>
      <w:r>
        <w:rPr>
          <w:color w:val="00B050"/>
          <w:lang w:val="en-AU"/>
        </w:rPr>
        <w:t xml:space="preserve"> Java’s built in Document Object Model (DOM) was used.  </w:t>
      </w:r>
      <w:r w:rsidR="00124E86">
        <w:rPr>
          <w:color w:val="00B050"/>
          <w:lang w:val="en-AU"/>
        </w:rPr>
        <w:t>Th</w:t>
      </w:r>
      <w:r w:rsidR="00F1512C">
        <w:rPr>
          <w:color w:val="00B050"/>
          <w:lang w:val="en-AU"/>
        </w:rPr>
        <w:t>e</w:t>
      </w:r>
      <w:r w:rsidR="00124E86">
        <w:rPr>
          <w:color w:val="00B050"/>
          <w:lang w:val="en-AU"/>
        </w:rPr>
        <w:t xml:space="preserve"> code</w:t>
      </w:r>
      <w:r w:rsidR="00F1512C">
        <w:rPr>
          <w:color w:val="00B050"/>
          <w:lang w:val="en-AU"/>
        </w:rPr>
        <w:t xml:space="preserve"> used to accomplish this task is in</w:t>
      </w:r>
      <w:r w:rsidR="00124E86">
        <w:rPr>
          <w:color w:val="00B050"/>
          <w:lang w:val="en-AU"/>
        </w:rPr>
        <w:t xml:space="preserve"> the XMLParser java class. The input is </w:t>
      </w:r>
      <w:r w:rsidR="00F1512C">
        <w:rPr>
          <w:color w:val="00B050"/>
          <w:lang w:val="en-AU"/>
        </w:rPr>
        <w:t>an</w:t>
      </w:r>
      <w:r w:rsidR="00124E86">
        <w:rPr>
          <w:color w:val="00B050"/>
          <w:lang w:val="en-AU"/>
        </w:rPr>
        <w:t xml:space="preserve"> XML file written by the Server after it connects to the Client. The information contained in the file is </w:t>
      </w:r>
      <w:r w:rsidR="00F1512C">
        <w:rPr>
          <w:color w:val="00B050"/>
          <w:lang w:val="en-AU"/>
        </w:rPr>
        <w:t>all</w:t>
      </w:r>
      <w:r w:rsidR="00124E86">
        <w:rPr>
          <w:color w:val="00B050"/>
          <w:lang w:val="en-AU"/>
        </w:rPr>
        <w:t xml:space="preserve"> the </w:t>
      </w:r>
      <w:r w:rsidR="00F1512C">
        <w:rPr>
          <w:color w:val="00B050"/>
          <w:lang w:val="en-AU"/>
        </w:rPr>
        <w:t xml:space="preserve">server information and attributes available in the specified configuration file.  The output after the method completes is the parsed server attributes stored in the correct data type and placed in an array list for use by the Client when scheduling the job.  </w:t>
      </w:r>
      <w:r>
        <w:rPr>
          <w:color w:val="00B050"/>
          <w:lang w:val="en-AU"/>
        </w:rPr>
        <w:t>The steps used to parse the document are:</w:t>
      </w:r>
    </w:p>
    <w:p w14:paraId="76084A9E" w14:textId="138A0956" w:rsidR="0076201D" w:rsidRDefault="0076201D" w:rsidP="002D1C62">
      <w:pPr>
        <w:pStyle w:val="ListParagraph"/>
        <w:numPr>
          <w:ilvl w:val="0"/>
          <w:numId w:val="4"/>
        </w:numPr>
        <w:jc w:val="both"/>
        <w:rPr>
          <w:color w:val="00B050"/>
          <w:lang w:val="en-AU"/>
        </w:rPr>
      </w:pPr>
      <w:r>
        <w:rPr>
          <w:color w:val="00B050"/>
          <w:lang w:val="en-AU"/>
        </w:rPr>
        <w:t xml:space="preserve">Import the </w:t>
      </w:r>
      <w:r w:rsidR="0034792C">
        <w:rPr>
          <w:color w:val="00B050"/>
          <w:lang w:val="en-AU"/>
        </w:rPr>
        <w:t>applicable</w:t>
      </w:r>
      <w:r>
        <w:rPr>
          <w:color w:val="00B050"/>
          <w:lang w:val="en-AU"/>
        </w:rPr>
        <w:t xml:space="preserve"> packages: org.w3c.dom.*, javax.xml.parsers.*, and java.io*</w:t>
      </w:r>
    </w:p>
    <w:p w14:paraId="77B3C72D" w14:textId="2891E508" w:rsidR="00FF09CB" w:rsidRDefault="00FF09CB" w:rsidP="002D1C62">
      <w:pPr>
        <w:pStyle w:val="ListParagraph"/>
        <w:numPr>
          <w:ilvl w:val="0"/>
          <w:numId w:val="4"/>
        </w:numPr>
        <w:jc w:val="both"/>
        <w:rPr>
          <w:color w:val="00B050"/>
          <w:lang w:val="en-AU"/>
        </w:rPr>
      </w:pPr>
      <w:r>
        <w:rPr>
          <w:color w:val="00B050"/>
          <w:lang w:val="en-AU"/>
        </w:rPr>
        <w:t>Create a Document Builder</w:t>
      </w:r>
    </w:p>
    <w:p w14:paraId="000C1C42" w14:textId="10A5075A" w:rsidR="00FF09CB" w:rsidRDefault="00FF09CB" w:rsidP="002D1C62">
      <w:pPr>
        <w:pStyle w:val="ListParagraph"/>
        <w:numPr>
          <w:ilvl w:val="0"/>
          <w:numId w:val="4"/>
        </w:numPr>
        <w:jc w:val="both"/>
        <w:rPr>
          <w:color w:val="00B050"/>
          <w:lang w:val="en-AU"/>
        </w:rPr>
      </w:pPr>
      <w:r>
        <w:rPr>
          <w:color w:val="00B050"/>
          <w:lang w:val="en-AU"/>
        </w:rPr>
        <w:t>Create a document from the file</w:t>
      </w:r>
    </w:p>
    <w:p w14:paraId="2617BDCC" w14:textId="39515C16" w:rsidR="0034792C" w:rsidRDefault="0034792C" w:rsidP="002D1C62">
      <w:pPr>
        <w:pStyle w:val="ListParagraph"/>
        <w:numPr>
          <w:ilvl w:val="0"/>
          <w:numId w:val="4"/>
        </w:numPr>
        <w:jc w:val="both"/>
        <w:rPr>
          <w:color w:val="00B050"/>
          <w:lang w:val="en-AU"/>
        </w:rPr>
      </w:pPr>
      <w:r>
        <w:rPr>
          <w:color w:val="00B050"/>
          <w:lang w:val="en-AU"/>
        </w:rPr>
        <w:t>From the new XPath object</w:t>
      </w:r>
      <w:r w:rsidR="00777C08">
        <w:rPr>
          <w:color w:val="00B050"/>
          <w:lang w:val="en-AU"/>
        </w:rPr>
        <w:t xml:space="preserve"> created</w:t>
      </w:r>
      <w:r>
        <w:rPr>
          <w:color w:val="00B050"/>
          <w:lang w:val="en-AU"/>
        </w:rPr>
        <w:t xml:space="preserve"> </w:t>
      </w:r>
      <w:r w:rsidR="00777C08">
        <w:rPr>
          <w:color w:val="00B050"/>
          <w:lang w:val="en-AU"/>
        </w:rPr>
        <w:t>it</w:t>
      </w:r>
      <w:r>
        <w:rPr>
          <w:color w:val="00B050"/>
          <w:lang w:val="en-AU"/>
        </w:rPr>
        <w:t xml:space="preserve"> can read the data and use the expressions to gather what you need from the document</w:t>
      </w:r>
    </w:p>
    <w:p w14:paraId="3DBEDA4F" w14:textId="617E2DD9" w:rsidR="00FF09CB" w:rsidRDefault="005F441B" w:rsidP="002D1C62">
      <w:pPr>
        <w:pStyle w:val="ListParagraph"/>
        <w:numPr>
          <w:ilvl w:val="0"/>
          <w:numId w:val="4"/>
        </w:numPr>
        <w:jc w:val="both"/>
        <w:rPr>
          <w:color w:val="00B050"/>
          <w:lang w:val="en-AU"/>
        </w:rPr>
      </w:pPr>
      <w:r>
        <w:rPr>
          <w:color w:val="00B050"/>
          <w:lang w:val="en-AU"/>
        </w:rPr>
        <w:lastRenderedPageBreak/>
        <w:t>Retrieve a node by a specific tag name</w:t>
      </w:r>
      <w:r w:rsidR="0034792C">
        <w:rPr>
          <w:color w:val="00B050"/>
          <w:lang w:val="en-AU"/>
        </w:rPr>
        <w:t xml:space="preserve">, in this case it is the “server” tag </w:t>
      </w:r>
      <w:r w:rsidR="00F1512C">
        <w:rPr>
          <w:color w:val="00B050"/>
          <w:lang w:val="en-AU"/>
        </w:rPr>
        <w:t xml:space="preserve">in this instance it is </w:t>
      </w:r>
      <w:r w:rsidR="0034792C">
        <w:rPr>
          <w:color w:val="00B050"/>
          <w:lang w:val="en-AU"/>
        </w:rPr>
        <w:t>“//system/servers/server[@type]”</w:t>
      </w:r>
    </w:p>
    <w:p w14:paraId="35C3A28A" w14:textId="4419AFFC" w:rsidR="00FF09CB" w:rsidRDefault="00FF09CB" w:rsidP="002D1C62">
      <w:pPr>
        <w:pStyle w:val="ListParagraph"/>
        <w:numPr>
          <w:ilvl w:val="0"/>
          <w:numId w:val="4"/>
        </w:numPr>
        <w:jc w:val="both"/>
        <w:rPr>
          <w:color w:val="00B050"/>
          <w:lang w:val="en-AU"/>
        </w:rPr>
      </w:pPr>
      <w:r>
        <w:rPr>
          <w:color w:val="00B050"/>
          <w:lang w:val="en-AU"/>
        </w:rPr>
        <w:t xml:space="preserve">Examine </w:t>
      </w:r>
      <w:r w:rsidR="0034792C">
        <w:rPr>
          <w:color w:val="00B050"/>
          <w:lang w:val="en-AU"/>
        </w:rPr>
        <w:t>k</w:t>
      </w:r>
      <w:r>
        <w:rPr>
          <w:color w:val="00B050"/>
          <w:lang w:val="en-AU"/>
        </w:rPr>
        <w:t>ey-</w:t>
      </w:r>
      <w:r w:rsidR="0034792C">
        <w:rPr>
          <w:color w:val="00B050"/>
          <w:lang w:val="en-AU"/>
        </w:rPr>
        <w:t>v</w:t>
      </w:r>
      <w:r>
        <w:rPr>
          <w:color w:val="00B050"/>
          <w:lang w:val="en-AU"/>
        </w:rPr>
        <w:t>alue pairs</w:t>
      </w:r>
      <w:r w:rsidR="0034792C">
        <w:rPr>
          <w:color w:val="00B050"/>
          <w:lang w:val="en-AU"/>
        </w:rPr>
        <w:t xml:space="preserve"> that contain the server attributes</w:t>
      </w:r>
    </w:p>
    <w:p w14:paraId="48C1E550" w14:textId="457F52F1" w:rsidR="005F441B" w:rsidRPr="005F441B" w:rsidRDefault="005F441B" w:rsidP="002D1C62">
      <w:pPr>
        <w:jc w:val="both"/>
        <w:rPr>
          <w:color w:val="00B050"/>
          <w:lang w:val="en-AU"/>
        </w:rPr>
      </w:pPr>
      <w:r>
        <w:rPr>
          <w:color w:val="00B050"/>
          <w:lang w:val="en-AU"/>
        </w:rPr>
        <w:t>The values read from the XML file are read as string</w:t>
      </w:r>
      <w:r w:rsidR="0034792C">
        <w:rPr>
          <w:color w:val="00B050"/>
          <w:lang w:val="en-AU"/>
        </w:rPr>
        <w:t xml:space="preserve"> data</w:t>
      </w:r>
      <w:r>
        <w:rPr>
          <w:color w:val="00B050"/>
          <w:lang w:val="en-AU"/>
        </w:rPr>
        <w:t xml:space="preserve"> but </w:t>
      </w:r>
      <w:r w:rsidR="0034792C">
        <w:rPr>
          <w:color w:val="00B050"/>
          <w:lang w:val="en-AU"/>
        </w:rPr>
        <w:t>need</w:t>
      </w:r>
      <w:r>
        <w:rPr>
          <w:color w:val="00B050"/>
          <w:lang w:val="en-AU"/>
        </w:rPr>
        <w:t xml:space="preserve"> to be parsed again to the</w:t>
      </w:r>
      <w:r w:rsidR="0034792C">
        <w:rPr>
          <w:color w:val="00B050"/>
          <w:lang w:val="en-AU"/>
        </w:rPr>
        <w:t xml:space="preserve"> appropriate data type</w:t>
      </w:r>
      <w:r>
        <w:rPr>
          <w:color w:val="00B050"/>
          <w:lang w:val="en-AU"/>
        </w:rPr>
        <w:t>.</w:t>
      </w:r>
      <w:r w:rsidR="00F1512C">
        <w:rPr>
          <w:color w:val="00B050"/>
          <w:lang w:val="en-AU"/>
        </w:rPr>
        <w:t xml:space="preserve">  </w:t>
      </w:r>
      <w:r>
        <w:rPr>
          <w:color w:val="00B050"/>
          <w:lang w:val="en-AU"/>
        </w:rPr>
        <w:t xml:space="preserve">The values are then passed into and stored in an </w:t>
      </w:r>
      <w:r w:rsidR="0034792C">
        <w:rPr>
          <w:color w:val="00B050"/>
          <w:lang w:val="en-AU"/>
        </w:rPr>
        <w:t>array list</w:t>
      </w:r>
      <w:r>
        <w:rPr>
          <w:color w:val="00B050"/>
          <w:lang w:val="en-AU"/>
        </w:rPr>
        <w:t xml:space="preserve"> of servers.</w:t>
      </w:r>
    </w:p>
    <w:p w14:paraId="5671D529" w14:textId="77777777" w:rsidR="005F441B" w:rsidRPr="005F441B" w:rsidRDefault="005F441B" w:rsidP="005F441B">
      <w:pPr>
        <w:rPr>
          <w:color w:val="00B050"/>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2D1C62">
      <w:pPr>
        <w:jc w:val="both"/>
        <w:rPr>
          <w:lang w:val="en-AU"/>
        </w:rPr>
      </w:pPr>
      <w:r>
        <w:rPr>
          <w:lang w:val="en-AU"/>
        </w:rPr>
        <w:t xml:space="preserve">GitHub Repo: </w:t>
      </w:r>
      <w:hyperlink r:id="rId9" w:history="1">
        <w:r w:rsidRPr="00342A06">
          <w:rPr>
            <w:rStyle w:val="Hyperlink"/>
            <w:lang w:val="en-AU"/>
          </w:rPr>
          <w:t>https://github.com/Luke-Glover/DS-Sim-Client.git</w:t>
        </w:r>
      </w:hyperlink>
    </w:p>
    <w:p w14:paraId="60D76398" w14:textId="77777777" w:rsidR="002D1C62" w:rsidRPr="002D1C62" w:rsidRDefault="00070695" w:rsidP="002D1C62">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2D1C62">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2D1C62">
      <w:pPr>
        <w:jc w:val="both"/>
        <w:rPr>
          <w:lang w:val="en-AU"/>
        </w:rPr>
      </w:pPr>
      <w:r>
        <w:rPr>
          <w:lang w:val="en-AU"/>
        </w:rPr>
        <w:fldChar w:fldCharType="end"/>
      </w:r>
    </w:p>
    <w:p w14:paraId="443FF81E" w14:textId="77777777" w:rsidR="002D1C62" w:rsidRPr="004421D9" w:rsidRDefault="002D1C62" w:rsidP="002D1C62">
      <w:pPr>
        <w:jc w:val="both"/>
        <w:rPr>
          <w:lang w:val="en-AU"/>
        </w:rPr>
      </w:pPr>
    </w:p>
    <w:p w14:paraId="2E1CF844" w14:textId="2CD850DE" w:rsidR="004421D9" w:rsidRPr="008118C7" w:rsidRDefault="004421D9" w:rsidP="002D1C62">
      <w:pPr>
        <w:jc w:val="both"/>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2D1C62">
      <w:pPr>
        <w:jc w:val="both"/>
        <w:rPr>
          <w:color w:val="FF0000"/>
          <w:lang w:val="en-AU"/>
        </w:rPr>
      </w:pPr>
      <w:r w:rsidRPr="008118C7">
        <w:rPr>
          <w:rFonts w:ascii="Calibri" w:hAnsi="Calibri" w:cs="Calibri"/>
          <w:color w:val="FF0000"/>
        </w:rPr>
        <w:t>* The numbers of pages for each section are also a suggestion.</w:t>
      </w:r>
    </w:p>
    <w:sectPr w:rsidR="004421D9" w:rsidRPr="008118C7" w:rsidSect="00124E86">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52D84" w14:textId="77777777" w:rsidR="00AF74C5" w:rsidRDefault="00AF74C5" w:rsidP="005948CD">
      <w:pPr>
        <w:spacing w:after="0" w:line="240" w:lineRule="auto"/>
      </w:pPr>
      <w:r>
        <w:separator/>
      </w:r>
    </w:p>
  </w:endnote>
  <w:endnote w:type="continuationSeparator" w:id="0">
    <w:p w14:paraId="368974FB" w14:textId="77777777" w:rsidR="00AF74C5" w:rsidRDefault="00AF74C5"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BC196" w14:textId="77777777" w:rsidR="00AF74C5" w:rsidRDefault="00AF74C5" w:rsidP="005948CD">
      <w:pPr>
        <w:spacing w:after="0" w:line="240" w:lineRule="auto"/>
      </w:pPr>
      <w:r>
        <w:separator/>
      </w:r>
    </w:p>
  </w:footnote>
  <w:footnote w:type="continuationSeparator" w:id="0">
    <w:p w14:paraId="0419013F" w14:textId="77777777" w:rsidR="00AF74C5" w:rsidRDefault="00AF74C5"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32523"/>
    <w:rsid w:val="000563A4"/>
    <w:rsid w:val="00060B1C"/>
    <w:rsid w:val="000662C2"/>
    <w:rsid w:val="00070695"/>
    <w:rsid w:val="00070778"/>
    <w:rsid w:val="00075DD9"/>
    <w:rsid w:val="000772A2"/>
    <w:rsid w:val="00093387"/>
    <w:rsid w:val="000A19FF"/>
    <w:rsid w:val="000D6C83"/>
    <w:rsid w:val="00102A5B"/>
    <w:rsid w:val="001132F7"/>
    <w:rsid w:val="00124E86"/>
    <w:rsid w:val="001367C4"/>
    <w:rsid w:val="00144F83"/>
    <w:rsid w:val="00151BD7"/>
    <w:rsid w:val="00156BAE"/>
    <w:rsid w:val="0016105D"/>
    <w:rsid w:val="001725E4"/>
    <w:rsid w:val="001975E0"/>
    <w:rsid w:val="001A07CB"/>
    <w:rsid w:val="001A7CCC"/>
    <w:rsid w:val="001D1D5A"/>
    <w:rsid w:val="001D4A6C"/>
    <w:rsid w:val="001F6203"/>
    <w:rsid w:val="001F66B1"/>
    <w:rsid w:val="0020117F"/>
    <w:rsid w:val="00225381"/>
    <w:rsid w:val="00232382"/>
    <w:rsid w:val="00241859"/>
    <w:rsid w:val="0025742D"/>
    <w:rsid w:val="002575F1"/>
    <w:rsid w:val="00272884"/>
    <w:rsid w:val="0027653B"/>
    <w:rsid w:val="002B2E55"/>
    <w:rsid w:val="002C70D8"/>
    <w:rsid w:val="002C7F13"/>
    <w:rsid w:val="002D1C62"/>
    <w:rsid w:val="002F2F79"/>
    <w:rsid w:val="002F4E30"/>
    <w:rsid w:val="00304C56"/>
    <w:rsid w:val="0034792C"/>
    <w:rsid w:val="00350D4A"/>
    <w:rsid w:val="00364E4B"/>
    <w:rsid w:val="0037507D"/>
    <w:rsid w:val="00386101"/>
    <w:rsid w:val="00394CBB"/>
    <w:rsid w:val="003B00C4"/>
    <w:rsid w:val="003B1616"/>
    <w:rsid w:val="003B2061"/>
    <w:rsid w:val="003C122D"/>
    <w:rsid w:val="003D1BA6"/>
    <w:rsid w:val="003E3B16"/>
    <w:rsid w:val="0040294C"/>
    <w:rsid w:val="0042538F"/>
    <w:rsid w:val="00436912"/>
    <w:rsid w:val="00441ABF"/>
    <w:rsid w:val="004421D9"/>
    <w:rsid w:val="004A70A1"/>
    <w:rsid w:val="004B7010"/>
    <w:rsid w:val="004C39F3"/>
    <w:rsid w:val="004C61AE"/>
    <w:rsid w:val="004D42BE"/>
    <w:rsid w:val="004D49BC"/>
    <w:rsid w:val="004F17B2"/>
    <w:rsid w:val="004F2CE8"/>
    <w:rsid w:val="004F4803"/>
    <w:rsid w:val="005127F3"/>
    <w:rsid w:val="00536814"/>
    <w:rsid w:val="005471A2"/>
    <w:rsid w:val="0055679F"/>
    <w:rsid w:val="00570D83"/>
    <w:rsid w:val="00573DF7"/>
    <w:rsid w:val="0057751B"/>
    <w:rsid w:val="005948CD"/>
    <w:rsid w:val="005A03B6"/>
    <w:rsid w:val="005C664C"/>
    <w:rsid w:val="005F441B"/>
    <w:rsid w:val="005F694B"/>
    <w:rsid w:val="006027BE"/>
    <w:rsid w:val="006032C7"/>
    <w:rsid w:val="00610C87"/>
    <w:rsid w:val="00613939"/>
    <w:rsid w:val="00616C35"/>
    <w:rsid w:val="0062663C"/>
    <w:rsid w:val="00650777"/>
    <w:rsid w:val="00664A95"/>
    <w:rsid w:val="00671C75"/>
    <w:rsid w:val="006721BC"/>
    <w:rsid w:val="0067530F"/>
    <w:rsid w:val="00680009"/>
    <w:rsid w:val="00682030"/>
    <w:rsid w:val="00685D72"/>
    <w:rsid w:val="006B5B74"/>
    <w:rsid w:val="006C5272"/>
    <w:rsid w:val="006D7AB7"/>
    <w:rsid w:val="006E2775"/>
    <w:rsid w:val="006E2B86"/>
    <w:rsid w:val="006F1025"/>
    <w:rsid w:val="00702E05"/>
    <w:rsid w:val="0071102A"/>
    <w:rsid w:val="00713B5A"/>
    <w:rsid w:val="007370F9"/>
    <w:rsid w:val="00744B5B"/>
    <w:rsid w:val="00753133"/>
    <w:rsid w:val="00756E44"/>
    <w:rsid w:val="0076201D"/>
    <w:rsid w:val="00762FBA"/>
    <w:rsid w:val="00777C08"/>
    <w:rsid w:val="00777D48"/>
    <w:rsid w:val="00783C04"/>
    <w:rsid w:val="0078543C"/>
    <w:rsid w:val="00786BDA"/>
    <w:rsid w:val="0078742C"/>
    <w:rsid w:val="00795D85"/>
    <w:rsid w:val="007A3AC1"/>
    <w:rsid w:val="007A55E8"/>
    <w:rsid w:val="007A67F8"/>
    <w:rsid w:val="007B0E8E"/>
    <w:rsid w:val="007B18BC"/>
    <w:rsid w:val="008118C7"/>
    <w:rsid w:val="008164CB"/>
    <w:rsid w:val="008330C7"/>
    <w:rsid w:val="008406CF"/>
    <w:rsid w:val="008471E8"/>
    <w:rsid w:val="0085321A"/>
    <w:rsid w:val="00856655"/>
    <w:rsid w:val="008610B0"/>
    <w:rsid w:val="00862BBE"/>
    <w:rsid w:val="008715CC"/>
    <w:rsid w:val="008859B7"/>
    <w:rsid w:val="008B27E9"/>
    <w:rsid w:val="008D216B"/>
    <w:rsid w:val="008E6C00"/>
    <w:rsid w:val="00906D4C"/>
    <w:rsid w:val="00947EC3"/>
    <w:rsid w:val="0095369C"/>
    <w:rsid w:val="009663EE"/>
    <w:rsid w:val="00967193"/>
    <w:rsid w:val="0097476E"/>
    <w:rsid w:val="009935BB"/>
    <w:rsid w:val="00995286"/>
    <w:rsid w:val="009F2757"/>
    <w:rsid w:val="00A1429B"/>
    <w:rsid w:val="00A209C8"/>
    <w:rsid w:val="00A31525"/>
    <w:rsid w:val="00A57B08"/>
    <w:rsid w:val="00A87CAC"/>
    <w:rsid w:val="00A928E5"/>
    <w:rsid w:val="00A959ED"/>
    <w:rsid w:val="00AA0D64"/>
    <w:rsid w:val="00AB0F56"/>
    <w:rsid w:val="00AB1882"/>
    <w:rsid w:val="00AC3D88"/>
    <w:rsid w:val="00AD2627"/>
    <w:rsid w:val="00AD2DAE"/>
    <w:rsid w:val="00AD623A"/>
    <w:rsid w:val="00AE5A36"/>
    <w:rsid w:val="00AF74C5"/>
    <w:rsid w:val="00B15CB0"/>
    <w:rsid w:val="00B2727F"/>
    <w:rsid w:val="00B36F64"/>
    <w:rsid w:val="00B77D40"/>
    <w:rsid w:val="00B96B42"/>
    <w:rsid w:val="00BB3E70"/>
    <w:rsid w:val="00C06813"/>
    <w:rsid w:val="00C07609"/>
    <w:rsid w:val="00C32E04"/>
    <w:rsid w:val="00C32F80"/>
    <w:rsid w:val="00C37FE2"/>
    <w:rsid w:val="00C41EA7"/>
    <w:rsid w:val="00C5702A"/>
    <w:rsid w:val="00C75852"/>
    <w:rsid w:val="00C821B0"/>
    <w:rsid w:val="00CB23CE"/>
    <w:rsid w:val="00CB2CE3"/>
    <w:rsid w:val="00CC756B"/>
    <w:rsid w:val="00D04344"/>
    <w:rsid w:val="00D06130"/>
    <w:rsid w:val="00D27699"/>
    <w:rsid w:val="00D3097A"/>
    <w:rsid w:val="00D330C1"/>
    <w:rsid w:val="00D36B7E"/>
    <w:rsid w:val="00D42EB9"/>
    <w:rsid w:val="00D759C1"/>
    <w:rsid w:val="00D87C17"/>
    <w:rsid w:val="00D87CE8"/>
    <w:rsid w:val="00D94D75"/>
    <w:rsid w:val="00D97FFE"/>
    <w:rsid w:val="00DA4B23"/>
    <w:rsid w:val="00DB6F0B"/>
    <w:rsid w:val="00DC1113"/>
    <w:rsid w:val="00DC4212"/>
    <w:rsid w:val="00DD1903"/>
    <w:rsid w:val="00DD3035"/>
    <w:rsid w:val="00DE20D1"/>
    <w:rsid w:val="00DE72EF"/>
    <w:rsid w:val="00DE7A58"/>
    <w:rsid w:val="00E06ED3"/>
    <w:rsid w:val="00E15082"/>
    <w:rsid w:val="00E16C5E"/>
    <w:rsid w:val="00E2357E"/>
    <w:rsid w:val="00E715AF"/>
    <w:rsid w:val="00E82440"/>
    <w:rsid w:val="00E8796D"/>
    <w:rsid w:val="00E92E13"/>
    <w:rsid w:val="00EF2485"/>
    <w:rsid w:val="00EF73B0"/>
    <w:rsid w:val="00F05A86"/>
    <w:rsid w:val="00F1512C"/>
    <w:rsid w:val="00F46812"/>
    <w:rsid w:val="00F56408"/>
    <w:rsid w:val="00F57057"/>
    <w:rsid w:val="00F633B8"/>
    <w:rsid w:val="00F67938"/>
    <w:rsid w:val="00F97C15"/>
    <w:rsid w:val="00FA5866"/>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39</TotalTime>
  <Pages>4</Pages>
  <Words>2192</Words>
  <Characters>1250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163</cp:revision>
  <dcterms:created xsi:type="dcterms:W3CDTF">2021-03-31T06:18:00Z</dcterms:created>
  <dcterms:modified xsi:type="dcterms:W3CDTF">2021-04-19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